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14C7D835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is system can be </w:t>
      </w:r>
      <w:r w:rsidR="000C5E01">
        <w:rPr>
          <w:rFonts w:ascii="Arial" w:eastAsiaTheme="minorEastAsia" w:hAnsi="Arial" w:cs="Arial"/>
          <w:sz w:val="20"/>
          <w:szCs w:val="20"/>
        </w:rPr>
        <w:t>minimally parameterized</w:t>
      </w:r>
      <w:r w:rsidR="009E0A02">
        <w:rPr>
          <w:rFonts w:ascii="Arial" w:eastAsiaTheme="minorEastAsia" w:hAnsi="Arial" w:cs="Arial"/>
          <w:sz w:val="20"/>
          <w:szCs w:val="20"/>
        </w:rPr>
        <w:t xml:space="preserve">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/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 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D9737F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derivate</w:t>
      </w:r>
      <w:r w:rsidR="00874885">
        <w:rPr>
          <w:rFonts w:ascii="Arial" w:eastAsiaTheme="minorEastAsia" w:hAnsi="Arial" w:cs="Arial"/>
          <w:sz w:val="20"/>
          <w:szCs w:val="20"/>
        </w:rPr>
        <w:t>s</w:t>
      </w:r>
      <w:r w:rsidR="00624CDA">
        <w:rPr>
          <w:rFonts w:ascii="Arial" w:eastAsiaTheme="minorEastAsia" w:hAnsi="Arial" w:cs="Arial"/>
          <w:sz w:val="20"/>
          <w:szCs w:val="20"/>
        </w:rPr>
        <w:t xml:space="preserve">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=f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1D40688" w14:textId="382B7B19" w:rsidR="002F1684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5C6440D1" w14:textId="094F4E12" w:rsidR="00F81BF3" w:rsidRPr="00F81BF3" w:rsidRDefault="00F81BF3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an be used to predict the minimum </w:t>
      </w:r>
      <w:r w:rsidR="002C61CD">
        <w:rPr>
          <w:rFonts w:ascii="Arial" w:hAnsi="Arial" w:cs="Arial"/>
          <w:sz w:val="20"/>
          <w:szCs w:val="20"/>
        </w:rPr>
        <w:t>diameter</w:t>
      </w:r>
      <w:r w:rsidR="00D35CB2">
        <w:rPr>
          <w:rFonts w:ascii="Arial" w:hAnsi="Arial" w:cs="Arial"/>
          <w:sz w:val="20"/>
          <w:szCs w:val="20"/>
        </w:rPr>
        <w:t xml:space="preserve"> a mucus plug must be to allow for anaerobic bacteria to survive in its interior. </w:t>
      </w:r>
      <w:r w:rsidR="005D79E9">
        <w:rPr>
          <w:rFonts w:ascii="Arial" w:hAnsi="Arial" w:cs="Arial"/>
          <w:sz w:val="20"/>
          <w:szCs w:val="20"/>
        </w:rPr>
        <w:t xml:space="preserve">The critical domain size problem asks how </w:t>
      </w:r>
      <w:r w:rsidR="00A10FB3">
        <w:rPr>
          <w:rFonts w:ascii="Arial" w:hAnsi="Arial" w:cs="Arial"/>
          <w:sz w:val="20"/>
          <w:szCs w:val="20"/>
        </w:rPr>
        <w:t xml:space="preserve">large a habitat must be </w:t>
      </w:r>
      <w:r w:rsidR="00092E40">
        <w:rPr>
          <w:rFonts w:ascii="Arial" w:hAnsi="Arial" w:cs="Arial"/>
          <w:sz w:val="20"/>
          <w:szCs w:val="20"/>
        </w:rPr>
        <w:t>to support a population</w:t>
      </w:r>
      <w:r w:rsidR="00F4031E">
        <w:rPr>
          <w:rFonts w:ascii="Arial" w:hAnsi="Arial" w:cs="Arial"/>
          <w:sz w:val="20"/>
          <w:szCs w:val="20"/>
        </w:rPr>
        <w:t xml:space="preserve">, </w:t>
      </w:r>
      <w:r w:rsidR="00144099">
        <w:rPr>
          <w:rFonts w:ascii="Arial" w:hAnsi="Arial" w:cs="Arial"/>
          <w:sz w:val="20"/>
          <w:szCs w:val="20"/>
        </w:rPr>
        <w:t>or the size a refuge must be for an animal to survive</w:t>
      </w:r>
      <w:r w:rsidR="00345413">
        <w:rPr>
          <w:rFonts w:ascii="Arial" w:hAnsi="Arial" w:cs="Arial"/>
          <w:sz w:val="20"/>
          <w:szCs w:val="20"/>
        </w:rPr>
        <w:t xml:space="preserve"> </w:t>
      </w:r>
      <w:r w:rsidR="00345413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hAnsi="Arial" w:cs="Arial"/>
          <w:sz w:val="20"/>
          <w:szCs w:val="20"/>
        </w:rPr>
      </w:r>
      <w:r w:rsidR="005368C8">
        <w:rPr>
          <w:rFonts w:ascii="Arial" w:hAnsi="Arial" w:cs="Arial"/>
          <w:sz w:val="20"/>
          <w:szCs w:val="20"/>
        </w:rPr>
        <w:fldChar w:fldCharType="end"/>
      </w:r>
      <w:r w:rsidR="00345413">
        <w:rPr>
          <w:rFonts w:ascii="Arial" w:hAnsi="Arial" w:cs="Arial"/>
          <w:sz w:val="20"/>
          <w:szCs w:val="20"/>
        </w:rPr>
      </w:r>
      <w:r w:rsidR="00345413">
        <w:rPr>
          <w:rFonts w:ascii="Arial" w:hAnsi="Arial" w:cs="Arial"/>
          <w:sz w:val="20"/>
          <w:szCs w:val="20"/>
        </w:rPr>
        <w:fldChar w:fldCharType="separate"/>
      </w:r>
      <w:r w:rsidR="005368C8">
        <w:rPr>
          <w:rFonts w:ascii="Arial" w:hAnsi="Arial" w:cs="Arial"/>
          <w:noProof/>
          <w:sz w:val="20"/>
          <w:szCs w:val="20"/>
        </w:rPr>
        <w:t>(13-15)</w:t>
      </w:r>
      <w:r w:rsidR="00345413">
        <w:rPr>
          <w:rFonts w:ascii="Arial" w:hAnsi="Arial" w:cs="Arial"/>
          <w:sz w:val="20"/>
          <w:szCs w:val="20"/>
        </w:rPr>
        <w:fldChar w:fldCharType="end"/>
      </w:r>
      <w:r w:rsidR="005368C8">
        <w:rPr>
          <w:rFonts w:ascii="Arial" w:hAnsi="Arial" w:cs="Arial"/>
          <w:sz w:val="20"/>
          <w:szCs w:val="20"/>
        </w:rPr>
        <w:t>.</w:t>
      </w:r>
      <w:r w:rsidR="008918F3">
        <w:rPr>
          <w:rFonts w:ascii="Arial" w:hAnsi="Arial" w:cs="Arial"/>
          <w:sz w:val="20"/>
          <w:szCs w:val="20"/>
        </w:rPr>
        <w:t xml:space="preserve"> Here, we consider </w:t>
      </w:r>
      <w:r w:rsidR="004E4EA8">
        <w:rPr>
          <w:rFonts w:ascii="Arial" w:hAnsi="Arial" w:cs="Arial"/>
          <w:sz w:val="20"/>
          <w:szCs w:val="20"/>
        </w:rPr>
        <w:t>how large a mucus plug must be to have</w:t>
      </w:r>
      <w:r w:rsidR="004464E4">
        <w:rPr>
          <w:rFonts w:ascii="Arial" w:hAnsi="Arial" w:cs="Arial"/>
          <w:sz w:val="20"/>
          <w:szCs w:val="20"/>
        </w:rPr>
        <w:t xml:space="preserve"> a hypoxic region in which anaerobic bacteria can survive.</w:t>
      </w:r>
    </w:p>
    <w:p w14:paraId="7F02179A" w14:textId="27CED2F7" w:rsidR="007D1110" w:rsidRDefault="007D1110">
      <w:pPr>
        <w:rPr>
          <w:rFonts w:ascii="Arial" w:hAnsi="Arial" w:cs="Arial"/>
          <w:b/>
          <w:bCs/>
          <w:sz w:val="20"/>
          <w:szCs w:val="20"/>
        </w:rPr>
      </w:pPr>
    </w:p>
    <w:p w14:paraId="717CC627" w14:textId="6FF21EEE" w:rsidR="007D1110" w:rsidRDefault="00675CD9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Assume oxygen is </w:t>
      </w:r>
      <w:r w:rsidR="00AD512D">
        <w:rPr>
          <w:rFonts w:ascii="Arial" w:hAnsi="Arial" w:cs="Arial"/>
          <w:sz w:val="20"/>
          <w:szCs w:val="20"/>
        </w:rPr>
        <w:t xml:space="preserve">fixed in space and is distributed according to </w:t>
      </w:r>
      <m:oMath>
        <m:r>
          <w:rPr>
            <w:rFonts w:ascii="Cambria Math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-ax</m:t>
            </m:r>
          </m:sup>
        </m:sSup>
      </m:oMath>
      <w:r w:rsidR="00D77FEC">
        <w:rPr>
          <w:rFonts w:ascii="Arial" w:eastAsiaTheme="minorEastAsia" w:hAnsi="Arial" w:cs="Arial"/>
          <w:sz w:val="20"/>
          <w:szCs w:val="20"/>
        </w:rPr>
        <w:t xml:space="preserve"> with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x=0</m:t>
        </m:r>
      </m:oMath>
      <w:r w:rsidR="00D77FEC">
        <w:rPr>
          <w:rFonts w:ascii="Arial" w:eastAsiaTheme="minorEastAsia" w:hAnsi="Arial" w:cs="Arial"/>
          <w:sz w:val="20"/>
          <w:szCs w:val="20"/>
        </w:rPr>
        <w:t xml:space="preserve"> </w:t>
      </w:r>
      <w:r w:rsidR="00EB7F0C">
        <w:rPr>
          <w:rFonts w:ascii="Arial" w:eastAsiaTheme="minorEastAsia" w:hAnsi="Arial" w:cs="Arial"/>
          <w:sz w:val="20"/>
          <w:szCs w:val="20"/>
        </w:rPr>
        <w:t xml:space="preserve">corresponding to </w:t>
      </w:r>
      <w:r w:rsidR="00D77FEC">
        <w:rPr>
          <w:rFonts w:ascii="Arial" w:eastAsiaTheme="minorEastAsia" w:hAnsi="Arial" w:cs="Arial"/>
          <w:sz w:val="20"/>
          <w:szCs w:val="20"/>
        </w:rPr>
        <w:t>the air-mucus boundary. Consider the anaerobic population governed by</w:t>
      </w:r>
    </w:p>
    <w:p w14:paraId="43522422" w14:textId="77777777" w:rsidR="00D77FEC" w:rsidRDefault="00D77FEC">
      <w:pPr>
        <w:rPr>
          <w:rFonts w:ascii="Arial" w:eastAsiaTheme="minorEastAsia" w:hAnsi="Arial" w:cs="Arial"/>
          <w:sz w:val="20"/>
          <w:szCs w:val="20"/>
        </w:rPr>
      </w:pPr>
    </w:p>
    <w:p w14:paraId="4A333F70" w14:textId="6222F223" w:rsidR="00CD2638" w:rsidRPr="00CD2638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t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m:t>-qfw+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4C663BC7" w14:textId="77777777" w:rsidR="00CD2638" w:rsidRDefault="00CD2638">
      <w:pPr>
        <w:rPr>
          <w:rFonts w:ascii="Arial" w:eastAsiaTheme="minorEastAsia" w:hAnsi="Arial" w:cs="Arial"/>
          <w:sz w:val="20"/>
          <w:szCs w:val="20"/>
        </w:rPr>
      </w:pPr>
    </w:p>
    <w:p w14:paraId="69D3FAE8" w14:textId="4D973ED7" w:rsidR="00CD2638" w:rsidRDefault="00CD263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on the domai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0,L]</m:t>
        </m:r>
      </m:oMath>
      <w:r>
        <w:rPr>
          <w:rFonts w:ascii="Arial" w:eastAsiaTheme="minorEastAsia" w:hAnsi="Arial" w:cs="Arial"/>
          <w:sz w:val="20"/>
          <w:szCs w:val="20"/>
        </w:rPr>
        <w:t xml:space="preserve">. </w:t>
      </w:r>
      <w:r w:rsidR="004E266D">
        <w:rPr>
          <w:rFonts w:ascii="Arial" w:eastAsiaTheme="minorEastAsia" w:hAnsi="Arial" w:cs="Arial"/>
          <w:sz w:val="20"/>
          <w:szCs w:val="20"/>
        </w:rPr>
        <w:t>The critical domain size</w:t>
      </w:r>
      <w:r>
        <w:rPr>
          <w:rFonts w:ascii="Arial" w:eastAsiaTheme="minorEastAsia" w:hAnsi="Arial" w:cs="Arial"/>
          <w:sz w:val="20"/>
          <w:szCs w:val="20"/>
        </w:rPr>
        <w:t xml:space="preserve">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4E266D">
        <w:rPr>
          <w:rFonts w:ascii="Arial" w:eastAsiaTheme="minorEastAsia" w:hAnsi="Arial" w:cs="Arial"/>
          <w:sz w:val="20"/>
          <w:szCs w:val="20"/>
        </w:rPr>
        <w:t xml:space="preserve"> is the minimum length of the domain</w:t>
      </w:r>
      <w:r>
        <w:rPr>
          <w:rFonts w:ascii="Arial" w:eastAsiaTheme="minorEastAsia" w:hAnsi="Arial" w:cs="Arial"/>
          <w:sz w:val="20"/>
          <w:szCs w:val="20"/>
        </w:rPr>
        <w:t xml:space="preserve"> such that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go extinct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l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8B3137">
        <w:rPr>
          <w:rFonts w:ascii="Arial" w:eastAsiaTheme="minorEastAsia" w:hAnsi="Arial" w:cs="Arial"/>
          <w:sz w:val="20"/>
          <w:szCs w:val="20"/>
        </w:rPr>
        <w:t xml:space="preserve"> and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have a </w:t>
      </w:r>
      <w:r w:rsidR="00D32F50">
        <w:rPr>
          <w:rFonts w:ascii="Arial" w:eastAsiaTheme="minorEastAsia" w:hAnsi="Arial" w:cs="Arial"/>
          <w:sz w:val="20"/>
          <w:szCs w:val="20"/>
        </w:rPr>
        <w:t xml:space="preserve">non-trivial steady state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g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.</m:t>
        </m:r>
      </m:oMath>
      <w:r w:rsidR="00240C44">
        <w:rPr>
          <w:rFonts w:ascii="Arial" w:eastAsiaTheme="minorEastAsia" w:hAnsi="Arial" w:cs="Arial"/>
          <w:sz w:val="20"/>
          <w:szCs w:val="20"/>
        </w:rPr>
        <w:t xml:space="preserve"> </w:t>
      </w:r>
      <w:r w:rsidR="00C667C5">
        <w:rPr>
          <w:rFonts w:ascii="Arial" w:eastAsiaTheme="minorEastAsia" w:hAnsi="Arial" w:cs="Arial"/>
          <w:sz w:val="20"/>
          <w:szCs w:val="20"/>
        </w:rPr>
        <w:t xml:space="preserve">At steady state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7577E">
        <w:rPr>
          <w:rFonts w:ascii="Arial" w:eastAsiaTheme="minorEastAsia" w:hAnsi="Arial" w:cs="Arial"/>
          <w:sz w:val="20"/>
          <w:szCs w:val="20"/>
        </w:rPr>
        <w:t>, so t</w:t>
      </w:r>
      <w:r w:rsidR="00240C44">
        <w:rPr>
          <w:rFonts w:ascii="Arial" w:eastAsiaTheme="minorEastAsia" w:hAnsi="Arial" w:cs="Arial"/>
          <w:sz w:val="20"/>
          <w:szCs w:val="20"/>
        </w:rPr>
        <w:t>he</w:t>
      </w:r>
      <w:r w:rsidR="00A7577E">
        <w:rPr>
          <w:rFonts w:ascii="Arial" w:eastAsiaTheme="minorEastAsia" w:hAnsi="Arial" w:cs="Arial"/>
          <w:sz w:val="20"/>
          <w:szCs w:val="20"/>
        </w:rPr>
        <w:t xml:space="preserve"> </w:t>
      </w:r>
      <w:r w:rsidR="00240C44">
        <w:rPr>
          <w:rFonts w:ascii="Arial" w:eastAsiaTheme="minorEastAsia" w:hAnsi="Arial" w:cs="Arial"/>
          <w:sz w:val="20"/>
          <w:szCs w:val="20"/>
        </w:rPr>
        <w:t xml:space="preserve">distribution of </w:t>
      </w:r>
      <w:r w:rsidR="00240C44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240C44">
        <w:rPr>
          <w:rFonts w:ascii="Arial" w:eastAsiaTheme="minorEastAsia" w:hAnsi="Arial" w:cs="Arial"/>
          <w:sz w:val="20"/>
          <w:szCs w:val="20"/>
        </w:rPr>
        <w:t xml:space="preserve"> is </w:t>
      </w:r>
      <w:r w:rsidR="00F279FE">
        <w:rPr>
          <w:rFonts w:ascii="Arial" w:eastAsiaTheme="minorEastAsia" w:hAnsi="Arial" w:cs="Arial"/>
          <w:sz w:val="20"/>
          <w:szCs w:val="20"/>
        </w:rPr>
        <w:t>the solution of the ODE</w:t>
      </w:r>
    </w:p>
    <w:p w14:paraId="2E40D671" w14:textId="77777777" w:rsidR="00F279FE" w:rsidRDefault="00F279FE">
      <w:pPr>
        <w:rPr>
          <w:rFonts w:ascii="Arial" w:eastAsiaTheme="minorEastAsia" w:hAnsi="Arial" w:cs="Arial"/>
          <w:sz w:val="20"/>
          <w:szCs w:val="20"/>
        </w:rPr>
      </w:pPr>
    </w:p>
    <w:p w14:paraId="34CB41B9" w14:textId="04C68C1F" w:rsidR="00F279FE" w:rsidRPr="00B81AB5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w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EB39293" w14:textId="77777777" w:rsidR="00B81AB5" w:rsidRDefault="00B81AB5">
      <w:pPr>
        <w:rPr>
          <w:rFonts w:ascii="Arial" w:eastAsiaTheme="minorEastAsia" w:hAnsi="Arial" w:cs="Arial"/>
          <w:sz w:val="20"/>
          <w:szCs w:val="20"/>
        </w:rPr>
      </w:pPr>
    </w:p>
    <w:p w14:paraId="613FCC10" w14:textId="7E13BC3D" w:rsidR="00B81AB5" w:rsidRDefault="003F5FA7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f/d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 xml:space="preserve">. 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B81AB5">
        <w:rPr>
          <w:rFonts w:ascii="Arial" w:eastAsiaTheme="minorEastAsia" w:hAnsi="Arial" w:cs="Arial"/>
          <w:sz w:val="20"/>
          <w:szCs w:val="20"/>
        </w:rPr>
        <w:t xml:space="preserve">Sinc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-ax</m:t>
            </m:r>
          </m:sup>
        </m:sSup>
      </m:oMath>
      <w:r w:rsidR="00B81AB5">
        <w:rPr>
          <w:rFonts w:ascii="Arial" w:eastAsiaTheme="minorEastAsia" w:hAnsi="Arial" w:cs="Arial"/>
          <w:sz w:val="20"/>
          <w:szCs w:val="20"/>
        </w:rPr>
        <w:t xml:space="preserve"> we can </w:t>
      </w:r>
      <w:r w:rsidR="00164857">
        <w:rPr>
          <w:rFonts w:ascii="Arial" w:eastAsiaTheme="minorEastAsia" w:hAnsi="Arial" w:cs="Arial"/>
          <w:sz w:val="20"/>
          <w:szCs w:val="20"/>
        </w:rPr>
        <w:t xml:space="preserve">writ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-aw</m:t>
        </m:r>
      </m:oMath>
      <w:r w:rsidR="00164857">
        <w:rPr>
          <w:rFonts w:ascii="Arial" w:eastAsiaTheme="minorEastAsia" w:hAnsi="Arial" w:cs="Arial"/>
          <w:sz w:val="20"/>
          <w:szCs w:val="20"/>
        </w:rPr>
        <w:t xml:space="preserve">, and letting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u=f, v=f'</m:t>
        </m:r>
      </m:oMath>
      <w:r w:rsidR="00A46EA5">
        <w:rPr>
          <w:rFonts w:ascii="Arial" w:eastAsiaTheme="minorEastAsia" w:hAnsi="Arial" w:cs="Arial"/>
          <w:sz w:val="20"/>
          <w:szCs w:val="20"/>
        </w:rPr>
        <w:t xml:space="preserve"> the steady state distribution </w:t>
      </w:r>
      <w:r w:rsidR="00115A79">
        <w:rPr>
          <w:rFonts w:ascii="Arial" w:eastAsiaTheme="minorEastAsia" w:hAnsi="Arial" w:cs="Arial"/>
          <w:sz w:val="20"/>
          <w:szCs w:val="20"/>
        </w:rPr>
        <w:t>is the solution of the system</w:t>
      </w:r>
    </w:p>
    <w:p w14:paraId="13D32B5C" w14:textId="77777777" w:rsidR="00115A79" w:rsidRDefault="00115A79">
      <w:pPr>
        <w:rPr>
          <w:rFonts w:ascii="Arial" w:eastAsiaTheme="minorEastAsia" w:hAnsi="Arial" w:cs="Arial"/>
          <w:sz w:val="20"/>
          <w:szCs w:val="20"/>
        </w:rPr>
      </w:pPr>
    </w:p>
    <w:p w14:paraId="704626C4" w14:textId="52193483" w:rsidR="00115A79" w:rsidRPr="00441D4A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v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v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u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u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u</m:t>
              </m:r>
            </m:e>
          </m:d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-aw.</m:t>
          </m:r>
        </m:oMath>
      </m:oMathPara>
    </w:p>
    <w:p w14:paraId="17FB5DFD" w14:textId="77777777" w:rsid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4B27F1C2" w14:textId="7FF62083" w:rsidR="00441D4A" w:rsidRDefault="007F163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Jacobian of this system is </w:t>
      </w:r>
    </w:p>
    <w:p w14:paraId="592758CF" w14:textId="77777777" w:rsidR="007F1633" w:rsidRDefault="007F1633">
      <w:pPr>
        <w:rPr>
          <w:rFonts w:ascii="Arial" w:eastAsiaTheme="minorEastAsia" w:hAnsi="Arial" w:cs="Arial"/>
          <w:sz w:val="20"/>
          <w:szCs w:val="20"/>
        </w:rPr>
      </w:pPr>
    </w:p>
    <w:p w14:paraId="00F1995B" w14:textId="5A66AF24" w:rsidR="00F26B73" w:rsidRPr="007C2B83" w:rsidRDefault="00F26B73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w:lastRenderedPageBreak/>
            <m:t>J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u</m:t>
                        </m:r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  <w:sz w:val="20"/>
                                        <w:szCs w:val="20"/>
                                      </w:rPr>
                                      <m:t>1+w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Cambria Math" w:hAnsi="Cambria Math" w:cs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0149F0E0" w14:textId="77777777" w:rsidR="007C2B83" w:rsidRDefault="007C2B83">
      <w:pPr>
        <w:rPr>
          <w:rFonts w:ascii="Arial" w:eastAsiaTheme="minorEastAsia" w:hAnsi="Arial" w:cs="Arial"/>
          <w:sz w:val="20"/>
          <w:szCs w:val="20"/>
        </w:rPr>
      </w:pPr>
    </w:p>
    <w:p w14:paraId="008B754E" w14:textId="09A1BB80" w:rsidR="007C2B83" w:rsidRDefault="007C2B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and constant solutions at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0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1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. </w:t>
      </w:r>
      <w:r w:rsidR="00AD7261">
        <w:rPr>
          <w:rFonts w:ascii="Arial" w:eastAsiaTheme="minorEastAsia" w:hAnsi="Arial" w:cs="Arial"/>
          <w:sz w:val="20"/>
          <w:szCs w:val="20"/>
        </w:rPr>
        <w:t xml:space="preserve">At </w:t>
      </w:r>
      <w:r w:rsidR="00B91BA7">
        <w:rPr>
          <w:rFonts w:ascii="Arial" w:eastAsiaTheme="minorEastAsia" w:hAnsi="Arial" w:cs="Arial"/>
          <w:sz w:val="20"/>
          <w:szCs w:val="20"/>
        </w:rPr>
        <w:t>both of these</w:t>
      </w:r>
      <w:r w:rsidR="0060186E">
        <w:rPr>
          <w:rFonts w:ascii="Arial" w:eastAsiaTheme="minorEastAsia" w:hAnsi="Arial" w:cs="Arial"/>
          <w:sz w:val="20"/>
          <w:szCs w:val="20"/>
        </w:rPr>
        <w:t xml:space="preserve"> solution</w:t>
      </w:r>
      <w:r w:rsidR="00B91BA7">
        <w:rPr>
          <w:rFonts w:ascii="Arial" w:eastAsiaTheme="minorEastAsia" w:hAnsi="Arial" w:cs="Arial"/>
          <w:sz w:val="20"/>
          <w:szCs w:val="20"/>
        </w:rPr>
        <w:t>s</w:t>
      </w:r>
      <w:r w:rsidR="0060186E">
        <w:rPr>
          <w:rFonts w:ascii="Arial" w:eastAsiaTheme="minorEastAsia" w:hAnsi="Arial" w:cs="Arial"/>
          <w:sz w:val="20"/>
          <w:szCs w:val="20"/>
        </w:rPr>
        <w:t xml:space="preserve"> we have </w:t>
      </w:r>
    </w:p>
    <w:p w14:paraId="74811B6A" w14:textId="77777777" w:rsidR="0060186E" w:rsidRDefault="0060186E">
      <w:pPr>
        <w:rPr>
          <w:rFonts w:ascii="Arial" w:eastAsiaTheme="minorEastAsia" w:hAnsi="Arial" w:cs="Arial"/>
          <w:sz w:val="20"/>
          <w:szCs w:val="20"/>
        </w:rPr>
      </w:pPr>
    </w:p>
    <w:p w14:paraId="2CE9EB97" w14:textId="7EC16534" w:rsidR="0060186E" w:rsidRPr="002B58C0" w:rsidRDefault="0060186E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J= 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217E039" w14:textId="77777777" w:rsidR="002B58C0" w:rsidRDefault="002B58C0">
      <w:pPr>
        <w:rPr>
          <w:rFonts w:ascii="Arial" w:eastAsiaTheme="minorEastAsia" w:hAnsi="Arial" w:cs="Arial"/>
          <w:sz w:val="20"/>
          <w:szCs w:val="20"/>
        </w:rPr>
      </w:pPr>
    </w:p>
    <w:p w14:paraId="321AB4D6" w14:textId="44ABB5ED" w:rsidR="002B58C0" w:rsidRPr="00F26B73" w:rsidRDefault="002B58C0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with eigenvalues</w:t>
      </w:r>
      <w:r w:rsidR="00B91BA7">
        <w:rPr>
          <w:rFonts w:ascii="Arial" w:eastAsiaTheme="minorEastAsia" w:hAnsi="Arial" w:cs="Arial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1,2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±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/D</m:t>
            </m:r>
          </m:e>
        </m:rad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 xml:space="preserve"> 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3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-a</m:t>
        </m:r>
      </m:oMath>
      <w:r w:rsidR="008D2DFC">
        <w:rPr>
          <w:rFonts w:ascii="Arial" w:eastAsiaTheme="minorEastAsia" w:hAnsi="Arial" w:cs="Arial"/>
          <w:sz w:val="20"/>
          <w:szCs w:val="20"/>
        </w:rPr>
        <w:t>.</w:t>
      </w:r>
    </w:p>
    <w:p w14:paraId="26DD6027" w14:textId="77777777" w:rsidR="00441D4A" w:rsidRP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3D06B958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376EECE9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0CEB5481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539524B0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eastAsiaTheme="minorEastAsia" w:hAnsi="Arial" w:cs="Arial"/>
          <w:sz w:val="20"/>
          <w:szCs w:val="20"/>
        </w:rPr>
      </w:r>
      <w:r w:rsidR="005368C8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5368C8">
        <w:rPr>
          <w:rFonts w:ascii="Arial" w:eastAsiaTheme="minorEastAsia" w:hAnsi="Arial" w:cs="Arial"/>
          <w:noProof/>
          <w:sz w:val="20"/>
          <w:szCs w:val="20"/>
        </w:rPr>
        <w:t>(16-18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01BC7FA8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199DBB43" w14:textId="77777777" w:rsidR="005368C8" w:rsidRPr="005368C8" w:rsidRDefault="00000E27" w:rsidP="005368C8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5368C8" w:rsidRPr="005368C8">
        <w:rPr>
          <w:noProof/>
        </w:rPr>
        <w:t>1.</w:t>
      </w:r>
      <w:r w:rsidR="005368C8" w:rsidRPr="005368C8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5368C8" w:rsidRPr="005368C8">
        <w:rPr>
          <w:i/>
          <w:noProof/>
        </w:rPr>
        <w:t>Proceedings of the National Academy of Sciences</w:t>
      </w:r>
      <w:r w:rsidR="005368C8" w:rsidRPr="005368C8">
        <w:rPr>
          <w:noProof/>
        </w:rPr>
        <w:t xml:space="preserve"> </w:t>
      </w:r>
      <w:r w:rsidR="005368C8" w:rsidRPr="005368C8">
        <w:rPr>
          <w:b/>
          <w:noProof/>
        </w:rPr>
        <w:t>111</w:t>
      </w:r>
      <w:r w:rsidR="005368C8" w:rsidRPr="005368C8">
        <w:rPr>
          <w:noProof/>
        </w:rPr>
        <w:t>, 208-213 (2014).</w:t>
      </w:r>
    </w:p>
    <w:p w14:paraId="40898E9A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2.</w:t>
      </w:r>
      <w:r w:rsidRPr="005368C8">
        <w:rPr>
          <w:noProof/>
        </w:rPr>
        <w:tab/>
        <w:t xml:space="preserve">R. J. Allen, B. Waclaw, Bacterial growth: a statistical physicist's guide. </w:t>
      </w:r>
      <w:r w:rsidRPr="005368C8">
        <w:rPr>
          <w:i/>
          <w:noProof/>
        </w:rPr>
        <w:t>Rep Prog Phy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2</w:t>
      </w:r>
      <w:r w:rsidRPr="005368C8">
        <w:rPr>
          <w:noProof/>
        </w:rPr>
        <w:t>, 016601 (2019).</w:t>
      </w:r>
    </w:p>
    <w:p w14:paraId="7695FAB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3.</w:t>
      </w:r>
      <w:r w:rsidRPr="005368C8">
        <w:rPr>
          <w:noProof/>
        </w:rPr>
        <w:tab/>
        <w:t xml:space="preserve">K. Lewis, Programmed death in bacteria. </w:t>
      </w:r>
      <w:r w:rsidRPr="005368C8">
        <w:rPr>
          <w:i/>
          <w:noProof/>
        </w:rPr>
        <w:t>Microbiol Mol Biol Rev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4</w:t>
      </w:r>
      <w:r w:rsidRPr="005368C8">
        <w:rPr>
          <w:noProof/>
        </w:rPr>
        <w:t>, 503-514 (2000).</w:t>
      </w:r>
    </w:p>
    <w:p w14:paraId="1A83636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4.</w:t>
      </w:r>
      <w:r w:rsidRPr="005368C8">
        <w:rPr>
          <w:noProof/>
        </w:rPr>
        <w:tab/>
        <w:t>D. J. Hentges, "Anaerobes: General Characteristics" in Medical Micro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S. Baron, Ed. (University of Texas Medical Branch at Galveston</w:t>
      </w:r>
    </w:p>
    <w:p w14:paraId="425971A2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Copyright © 1996, The University of Texas Medical Branch at Galveston., Galveston (TX), 1996).</w:t>
      </w:r>
    </w:p>
    <w:p w14:paraId="64C54BF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5.</w:t>
      </w:r>
      <w:r w:rsidRPr="005368C8">
        <w:rPr>
          <w:noProof/>
        </w:rPr>
        <w:tab/>
        <w:t>J. Macdougall, "Analysis of Dose–Response Studies—Emax Model" in Dose Finding in Drug Development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N. Ting, Ed. (Springer New York, New York, NY, 2006), 10.1007/0-387-33706-7_9, pp. 127-145.</w:t>
      </w:r>
    </w:p>
    <w:p w14:paraId="382B22D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6.</w:t>
      </w:r>
      <w:r w:rsidRPr="005368C8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5368C8">
        <w:rPr>
          <w:i/>
          <w:noProof/>
        </w:rPr>
        <w:t>Front Biosci (Elite Ed)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582-601 (2010).</w:t>
      </w:r>
    </w:p>
    <w:p w14:paraId="65A44B35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7.</w:t>
      </w:r>
      <w:r w:rsidRPr="005368C8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5368C8">
        <w:rPr>
          <w:i/>
          <w:noProof/>
        </w:rPr>
        <w:t>Mathematic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</w:t>
      </w:r>
      <w:r w:rsidRPr="005368C8">
        <w:rPr>
          <w:noProof/>
        </w:rPr>
        <w:t>, 1324 (2020).</w:t>
      </w:r>
    </w:p>
    <w:p w14:paraId="425A78A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lastRenderedPageBreak/>
        <w:t>8.</w:t>
      </w:r>
      <w:r w:rsidRPr="005368C8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5368C8">
        <w:rPr>
          <w:i/>
          <w:noProof/>
        </w:rPr>
        <w:t>PLoS On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2</w:t>
      </w:r>
      <w:r w:rsidRPr="005368C8">
        <w:rPr>
          <w:noProof/>
        </w:rPr>
        <w:t>, e0185477 (2017).</w:t>
      </w:r>
    </w:p>
    <w:p w14:paraId="1F83E21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9.</w:t>
      </w:r>
      <w:r w:rsidRPr="005368C8">
        <w:rPr>
          <w:noProof/>
        </w:rPr>
        <w:tab/>
        <w:t xml:space="preserve">A. Logg, K.-A. Mardal, G. Wells, </w:t>
      </w:r>
      <w:r w:rsidRPr="005368C8">
        <w:rPr>
          <w:i/>
          <w:noProof/>
        </w:rPr>
        <w:t>Automated Solution of Differential Equations by the Finite Element Method: The FEniCS Book</w:t>
      </w:r>
      <w:r w:rsidRPr="005368C8">
        <w:rPr>
          <w:noProof/>
        </w:rPr>
        <w:t xml:space="preserve"> (Springer Publishing Company, Incorporated, 2012).</w:t>
      </w:r>
    </w:p>
    <w:p w14:paraId="27B6CE2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0.</w:t>
      </w:r>
      <w:r w:rsidRPr="005368C8">
        <w:rPr>
          <w:noProof/>
        </w:rPr>
        <w:tab/>
        <w:t>M. Alnæs</w:t>
      </w:r>
      <w:r w:rsidRPr="005368C8">
        <w:rPr>
          <w:i/>
          <w:noProof/>
        </w:rPr>
        <w:t xml:space="preserve"> et al.</w:t>
      </w:r>
      <w:r w:rsidRPr="005368C8">
        <w:rPr>
          <w:noProof/>
        </w:rPr>
        <w:t xml:space="preserve">, The FEniCS Project Version 1.5. </w:t>
      </w:r>
      <w:r w:rsidRPr="005368C8">
        <w:rPr>
          <w:i/>
          <w:noProof/>
        </w:rPr>
        <w:t>Archive of Numerical Softwar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3</w:t>
      </w:r>
      <w:r w:rsidRPr="005368C8">
        <w:rPr>
          <w:noProof/>
        </w:rPr>
        <w:t>, 9-23 (2015).</w:t>
      </w:r>
    </w:p>
    <w:p w14:paraId="4EA1F62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1.</w:t>
      </w:r>
      <w:r w:rsidRPr="005368C8">
        <w:rPr>
          <w:noProof/>
        </w:rPr>
        <w:tab/>
        <w:t xml:space="preserve">MATLAB:2021a, </w:t>
      </w:r>
      <w:r w:rsidRPr="005368C8">
        <w:rPr>
          <w:i/>
          <w:noProof/>
        </w:rPr>
        <w:t>9.10.0.1710957 (R2021a)</w:t>
      </w:r>
      <w:r w:rsidRPr="005368C8">
        <w:rPr>
          <w:noProof/>
        </w:rPr>
        <w:t xml:space="preserve"> (The MathWorks Inc., 2021).</w:t>
      </w:r>
    </w:p>
    <w:p w14:paraId="690CFB0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2.</w:t>
      </w:r>
      <w:r w:rsidRPr="005368C8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5368C8">
        <w:rPr>
          <w:i/>
          <w:noProof/>
        </w:rPr>
        <w:t>mBio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</w:t>
      </w:r>
      <w:r w:rsidRPr="005368C8">
        <w:rPr>
          <w:noProof/>
        </w:rPr>
        <w:t>, e00767-00715 (2015).</w:t>
      </w:r>
    </w:p>
    <w:p w14:paraId="681A85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3.</w:t>
      </w:r>
      <w:r w:rsidRPr="005368C8">
        <w:rPr>
          <w:noProof/>
        </w:rPr>
        <w:tab/>
        <w:t xml:space="preserve">N. Perry, Experimental validation of a critical domain size in reaction–diffusion systems with &lt;i&gt;Escherichia coli&lt;/i&gt; populations. </w:t>
      </w:r>
      <w:r w:rsidRPr="005368C8">
        <w:rPr>
          <w:i/>
          <w:noProof/>
        </w:rPr>
        <w:t>Journal of The Royal Society Interfac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379-387 (2005).</w:t>
      </w:r>
    </w:p>
    <w:p w14:paraId="656ED7B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4.</w:t>
      </w:r>
      <w:r w:rsidRPr="005368C8">
        <w:rPr>
          <w:noProof/>
        </w:rPr>
        <w:tab/>
        <w:t xml:space="preserve">W. Hao, K.-Y. Lam, Y. Lou, Ecological and evolutionary dynamics in advective environments: Critical domain size and boundary conditions. </w:t>
      </w:r>
      <w:r w:rsidRPr="005368C8">
        <w:rPr>
          <w:i/>
          <w:noProof/>
        </w:rPr>
        <w:t>Discrete &amp; Continuous Dynamical Systems-B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6</w:t>
      </w:r>
      <w:r w:rsidRPr="005368C8">
        <w:rPr>
          <w:noProof/>
        </w:rPr>
        <w:t>, 367 (2021).</w:t>
      </w:r>
    </w:p>
    <w:p w14:paraId="18B37321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5.</w:t>
      </w:r>
      <w:r w:rsidRPr="005368C8">
        <w:rPr>
          <w:noProof/>
        </w:rPr>
        <w:tab/>
        <w:t>J. D. Murray, "Epidemic Models and the Dynamics of Infectious Diseases" in Mathematical 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J. D. Murray, Ed. (Springer Berlin Heidelberg, Berlin, Heidelberg, 1993), 10.1007/978-3-662-08542-4_19, pp. 610-650.</w:t>
      </w:r>
    </w:p>
    <w:p w14:paraId="401C1D0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6.</w:t>
      </w:r>
      <w:r w:rsidRPr="005368C8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4C5B3B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7.</w:t>
      </w:r>
      <w:r w:rsidRPr="005368C8">
        <w:rPr>
          <w:noProof/>
        </w:rPr>
        <w:tab/>
        <w:t xml:space="preserve">S. Trofimchuk, V. Volpert, Traveling waves in delayed reaction-diffusion equations in biology. </w:t>
      </w:r>
      <w:r w:rsidRPr="005368C8">
        <w:rPr>
          <w:i/>
          <w:noProof/>
        </w:rPr>
        <w:t>Mathematical Biosciences and Engineering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7</w:t>
      </w:r>
      <w:r w:rsidRPr="005368C8">
        <w:rPr>
          <w:noProof/>
        </w:rPr>
        <w:t>, 6487-6514 (2020).</w:t>
      </w:r>
    </w:p>
    <w:p w14:paraId="24C6B6A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8.</w:t>
      </w:r>
      <w:r w:rsidRPr="005368C8">
        <w:rPr>
          <w:noProof/>
        </w:rPr>
        <w:tab/>
        <w:t xml:space="preserve">A. V. Narla, J. Cremer, T. Hwa, A traveling-wave solution for bacterial chemotaxis with growth. </w:t>
      </w:r>
      <w:r w:rsidRPr="005368C8">
        <w:rPr>
          <w:i/>
          <w:noProof/>
        </w:rPr>
        <w:t>Proceedings of the National Academy of Science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18</w:t>
      </w:r>
      <w:r w:rsidRPr="005368C8">
        <w:rPr>
          <w:noProof/>
        </w:rPr>
        <w:t>, e2105138118 (2021).</w:t>
      </w:r>
    </w:p>
    <w:p w14:paraId="7746350D" w14:textId="37C53D20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2&lt;/item&gt;&lt;item&gt;123&lt;/item&gt;&lt;item&gt;125&lt;/item&gt;&lt;item&gt;130&lt;/item&gt;&lt;item&gt;132&lt;/item&gt;&lt;item&gt;133&lt;/item&gt;&lt;item&gt;134&lt;/item&gt;&lt;item&gt;136&lt;/item&gt;&lt;item&gt;137&lt;/item&gt;&lt;item&gt;139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40606"/>
    <w:rsid w:val="0005332A"/>
    <w:rsid w:val="00054DB9"/>
    <w:rsid w:val="0008749B"/>
    <w:rsid w:val="00092E40"/>
    <w:rsid w:val="000C1887"/>
    <w:rsid w:val="000C2616"/>
    <w:rsid w:val="000C5C3B"/>
    <w:rsid w:val="000C5E01"/>
    <w:rsid w:val="000E171B"/>
    <w:rsid w:val="000E6044"/>
    <w:rsid w:val="000E7D4A"/>
    <w:rsid w:val="000F393E"/>
    <w:rsid w:val="00105BCD"/>
    <w:rsid w:val="00115A79"/>
    <w:rsid w:val="00131281"/>
    <w:rsid w:val="0013655C"/>
    <w:rsid w:val="00144099"/>
    <w:rsid w:val="00145D3E"/>
    <w:rsid w:val="00164857"/>
    <w:rsid w:val="00172C4D"/>
    <w:rsid w:val="00177831"/>
    <w:rsid w:val="001B10E8"/>
    <w:rsid w:val="001C45EC"/>
    <w:rsid w:val="001E08C8"/>
    <w:rsid w:val="001E782C"/>
    <w:rsid w:val="00203A85"/>
    <w:rsid w:val="00207C23"/>
    <w:rsid w:val="00212A3B"/>
    <w:rsid w:val="00221297"/>
    <w:rsid w:val="00240C44"/>
    <w:rsid w:val="0024138A"/>
    <w:rsid w:val="00243497"/>
    <w:rsid w:val="0025024D"/>
    <w:rsid w:val="00253610"/>
    <w:rsid w:val="00255054"/>
    <w:rsid w:val="0026185D"/>
    <w:rsid w:val="00261E67"/>
    <w:rsid w:val="0026668E"/>
    <w:rsid w:val="002A1372"/>
    <w:rsid w:val="002A55E9"/>
    <w:rsid w:val="002B046A"/>
    <w:rsid w:val="002B58C0"/>
    <w:rsid w:val="002C3D8F"/>
    <w:rsid w:val="002C61CD"/>
    <w:rsid w:val="002D1224"/>
    <w:rsid w:val="002D14C8"/>
    <w:rsid w:val="002D5EF4"/>
    <w:rsid w:val="002E307C"/>
    <w:rsid w:val="002F1684"/>
    <w:rsid w:val="00314B94"/>
    <w:rsid w:val="00317463"/>
    <w:rsid w:val="00336B00"/>
    <w:rsid w:val="00345413"/>
    <w:rsid w:val="00350B69"/>
    <w:rsid w:val="003619A1"/>
    <w:rsid w:val="00361D9F"/>
    <w:rsid w:val="00366093"/>
    <w:rsid w:val="00367190"/>
    <w:rsid w:val="0037551B"/>
    <w:rsid w:val="003762B1"/>
    <w:rsid w:val="003942CE"/>
    <w:rsid w:val="0039691B"/>
    <w:rsid w:val="003B3509"/>
    <w:rsid w:val="003C5E3C"/>
    <w:rsid w:val="003E6587"/>
    <w:rsid w:val="003F5FA7"/>
    <w:rsid w:val="003F6784"/>
    <w:rsid w:val="00421878"/>
    <w:rsid w:val="00441D4A"/>
    <w:rsid w:val="004464E4"/>
    <w:rsid w:val="00453AD5"/>
    <w:rsid w:val="004607B5"/>
    <w:rsid w:val="00465038"/>
    <w:rsid w:val="00474786"/>
    <w:rsid w:val="004A00B7"/>
    <w:rsid w:val="004B62D8"/>
    <w:rsid w:val="004C7D96"/>
    <w:rsid w:val="004D286F"/>
    <w:rsid w:val="004D6CF6"/>
    <w:rsid w:val="004D6F39"/>
    <w:rsid w:val="004E266D"/>
    <w:rsid w:val="004E4EA8"/>
    <w:rsid w:val="005237C1"/>
    <w:rsid w:val="00534DF8"/>
    <w:rsid w:val="005368C8"/>
    <w:rsid w:val="0054461E"/>
    <w:rsid w:val="005465C6"/>
    <w:rsid w:val="00564B83"/>
    <w:rsid w:val="005655D4"/>
    <w:rsid w:val="005655D8"/>
    <w:rsid w:val="00572090"/>
    <w:rsid w:val="005831F3"/>
    <w:rsid w:val="005A7A99"/>
    <w:rsid w:val="005B0EBC"/>
    <w:rsid w:val="005D55CF"/>
    <w:rsid w:val="005D79E9"/>
    <w:rsid w:val="0060186E"/>
    <w:rsid w:val="00605C28"/>
    <w:rsid w:val="0060676F"/>
    <w:rsid w:val="00620B56"/>
    <w:rsid w:val="006243E9"/>
    <w:rsid w:val="00624CDA"/>
    <w:rsid w:val="0062572B"/>
    <w:rsid w:val="006457D3"/>
    <w:rsid w:val="00653148"/>
    <w:rsid w:val="00653BB4"/>
    <w:rsid w:val="00675CD9"/>
    <w:rsid w:val="00683AAC"/>
    <w:rsid w:val="00684134"/>
    <w:rsid w:val="00692EAA"/>
    <w:rsid w:val="006A0B71"/>
    <w:rsid w:val="006A0C70"/>
    <w:rsid w:val="006A3FAB"/>
    <w:rsid w:val="006B7BB9"/>
    <w:rsid w:val="006C60B8"/>
    <w:rsid w:val="0070319C"/>
    <w:rsid w:val="00705BB6"/>
    <w:rsid w:val="00706CEF"/>
    <w:rsid w:val="0073797F"/>
    <w:rsid w:val="00741C52"/>
    <w:rsid w:val="007439B1"/>
    <w:rsid w:val="00756162"/>
    <w:rsid w:val="00795EE1"/>
    <w:rsid w:val="0079683D"/>
    <w:rsid w:val="007A3146"/>
    <w:rsid w:val="007A522F"/>
    <w:rsid w:val="007A7282"/>
    <w:rsid w:val="007B07FF"/>
    <w:rsid w:val="007C2407"/>
    <w:rsid w:val="007C2B83"/>
    <w:rsid w:val="007C4791"/>
    <w:rsid w:val="007D1110"/>
    <w:rsid w:val="007F14AB"/>
    <w:rsid w:val="007F1633"/>
    <w:rsid w:val="007F5504"/>
    <w:rsid w:val="00803B5A"/>
    <w:rsid w:val="00812B12"/>
    <w:rsid w:val="008209B0"/>
    <w:rsid w:val="0082666E"/>
    <w:rsid w:val="00826A54"/>
    <w:rsid w:val="008477EB"/>
    <w:rsid w:val="008523FA"/>
    <w:rsid w:val="00874885"/>
    <w:rsid w:val="0088704D"/>
    <w:rsid w:val="00887C32"/>
    <w:rsid w:val="008918F3"/>
    <w:rsid w:val="00891BCC"/>
    <w:rsid w:val="008A0E65"/>
    <w:rsid w:val="008A6274"/>
    <w:rsid w:val="008B3137"/>
    <w:rsid w:val="008C1A39"/>
    <w:rsid w:val="008D2DFC"/>
    <w:rsid w:val="008F0111"/>
    <w:rsid w:val="008F0914"/>
    <w:rsid w:val="00910613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0FB3"/>
    <w:rsid w:val="00A120E4"/>
    <w:rsid w:val="00A22C7B"/>
    <w:rsid w:val="00A30200"/>
    <w:rsid w:val="00A31CC2"/>
    <w:rsid w:val="00A379EC"/>
    <w:rsid w:val="00A425FC"/>
    <w:rsid w:val="00A46EA5"/>
    <w:rsid w:val="00A513C0"/>
    <w:rsid w:val="00A51455"/>
    <w:rsid w:val="00A5347D"/>
    <w:rsid w:val="00A56222"/>
    <w:rsid w:val="00A62C83"/>
    <w:rsid w:val="00A71419"/>
    <w:rsid w:val="00A7577E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D512D"/>
    <w:rsid w:val="00AD7261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81AB5"/>
    <w:rsid w:val="00B91BA7"/>
    <w:rsid w:val="00B95024"/>
    <w:rsid w:val="00BA1E7A"/>
    <w:rsid w:val="00BA570B"/>
    <w:rsid w:val="00BC278F"/>
    <w:rsid w:val="00BC742B"/>
    <w:rsid w:val="00BC7DEA"/>
    <w:rsid w:val="00BE2B16"/>
    <w:rsid w:val="00BE3A19"/>
    <w:rsid w:val="00BE66C9"/>
    <w:rsid w:val="00C200B9"/>
    <w:rsid w:val="00C26F15"/>
    <w:rsid w:val="00C336EF"/>
    <w:rsid w:val="00C43174"/>
    <w:rsid w:val="00C576B8"/>
    <w:rsid w:val="00C667C5"/>
    <w:rsid w:val="00C73A02"/>
    <w:rsid w:val="00C87325"/>
    <w:rsid w:val="00C920B2"/>
    <w:rsid w:val="00CA10BC"/>
    <w:rsid w:val="00CD1E7A"/>
    <w:rsid w:val="00CD2638"/>
    <w:rsid w:val="00CD7000"/>
    <w:rsid w:val="00CE0C2E"/>
    <w:rsid w:val="00CE61CA"/>
    <w:rsid w:val="00CF1ECE"/>
    <w:rsid w:val="00CF2113"/>
    <w:rsid w:val="00CF6F43"/>
    <w:rsid w:val="00D13BAE"/>
    <w:rsid w:val="00D24128"/>
    <w:rsid w:val="00D3080E"/>
    <w:rsid w:val="00D32F50"/>
    <w:rsid w:val="00D35CB2"/>
    <w:rsid w:val="00D47C83"/>
    <w:rsid w:val="00D5232E"/>
    <w:rsid w:val="00D629D9"/>
    <w:rsid w:val="00D742D7"/>
    <w:rsid w:val="00D77FEC"/>
    <w:rsid w:val="00D86AE8"/>
    <w:rsid w:val="00D91A9F"/>
    <w:rsid w:val="00D96279"/>
    <w:rsid w:val="00D97FC8"/>
    <w:rsid w:val="00DC6E3B"/>
    <w:rsid w:val="00DD1CA8"/>
    <w:rsid w:val="00DD2337"/>
    <w:rsid w:val="00DD2928"/>
    <w:rsid w:val="00DD4282"/>
    <w:rsid w:val="00E11C40"/>
    <w:rsid w:val="00E22D42"/>
    <w:rsid w:val="00E25F55"/>
    <w:rsid w:val="00E4683A"/>
    <w:rsid w:val="00E613B8"/>
    <w:rsid w:val="00E71C1D"/>
    <w:rsid w:val="00E77BF0"/>
    <w:rsid w:val="00EA4DB0"/>
    <w:rsid w:val="00EB7F0C"/>
    <w:rsid w:val="00EC3093"/>
    <w:rsid w:val="00EC6749"/>
    <w:rsid w:val="00ED18D3"/>
    <w:rsid w:val="00ED26FD"/>
    <w:rsid w:val="00ED43C8"/>
    <w:rsid w:val="00ED74EB"/>
    <w:rsid w:val="00F05B1F"/>
    <w:rsid w:val="00F1640C"/>
    <w:rsid w:val="00F26B73"/>
    <w:rsid w:val="00F279FE"/>
    <w:rsid w:val="00F37F68"/>
    <w:rsid w:val="00F4031E"/>
    <w:rsid w:val="00F81BF3"/>
    <w:rsid w:val="00F917AB"/>
    <w:rsid w:val="00FB521B"/>
    <w:rsid w:val="00FD14AB"/>
    <w:rsid w:val="00FD4456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57</TotalTime>
  <Pages>4</Pages>
  <Words>1782</Words>
  <Characters>10159</Characters>
  <Application>Microsoft Office Word</Application>
  <DocSecurity>0</DocSecurity>
  <Lines>84</Lines>
  <Paragraphs>23</Paragraphs>
  <ScaleCrop>false</ScaleCrop>
  <Company/>
  <LinksUpToDate>false</LinksUpToDate>
  <CharactersWithSpaces>11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56</cp:revision>
  <dcterms:created xsi:type="dcterms:W3CDTF">2022-10-27T16:45:00Z</dcterms:created>
  <dcterms:modified xsi:type="dcterms:W3CDTF">2022-12-06T04:18:00Z</dcterms:modified>
</cp:coreProperties>
</file>